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1ECF26C" w14:textId="77777777" w:rsidR="006C09E0" w:rsidRPr="005E5539" w:rsidRDefault="006C09E0" w:rsidP="006C09E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E5539">
        <w:rPr>
          <w:rFonts w:ascii="Times New Roman" w:hAnsi="Times New Roman" w:cs="Times New Roman"/>
          <w:b/>
          <w:bCs/>
          <w:sz w:val="24"/>
          <w:szCs w:val="24"/>
        </w:rPr>
        <w:t>Supplemental Table.</w:t>
      </w:r>
      <w:r w:rsidRPr="005E5539">
        <w:rPr>
          <w:rFonts w:ascii="Times New Roman" w:hAnsi="Times New Roman" w:cs="Times New Roman"/>
          <w:sz w:val="24"/>
          <w:szCs w:val="24"/>
        </w:rPr>
        <w:t xml:space="preserve"> Summary of assessment of risk of bias 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856"/>
        <w:gridCol w:w="1599"/>
        <w:gridCol w:w="1540"/>
        <w:gridCol w:w="1524"/>
        <w:gridCol w:w="1524"/>
        <w:gridCol w:w="1695"/>
        <w:gridCol w:w="1610"/>
        <w:gridCol w:w="1612"/>
      </w:tblGrid>
      <w:tr w:rsidR="006C09E0" w:rsidRPr="005E5539" w14:paraId="08AEA25B" w14:textId="77777777" w:rsidTr="00470EA5">
        <w:tc>
          <w:tcPr>
            <w:tcW w:w="716" w:type="pct"/>
            <w:vMerge w:val="restart"/>
            <w:tcBorders>
              <w:left w:val="nil"/>
              <w:right w:val="nil"/>
            </w:tcBorders>
            <w:shd w:val="clear" w:color="auto" w:fill="F2F2F2" w:themeFill="background1" w:themeFillShade="F2"/>
            <w:vAlign w:val="bottom"/>
          </w:tcPr>
          <w:p w14:paraId="0A1CFB78" w14:textId="77777777" w:rsidR="006C09E0" w:rsidRPr="005E5539" w:rsidRDefault="006C09E0" w:rsidP="00E3449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tudy</w:t>
            </w:r>
          </w:p>
        </w:tc>
        <w:tc>
          <w:tcPr>
            <w:tcW w:w="1211" w:type="pct"/>
            <w:gridSpan w:val="2"/>
            <w:tcBorders>
              <w:left w:val="nil"/>
              <w:right w:val="nil"/>
            </w:tcBorders>
            <w:shd w:val="clear" w:color="auto" w:fill="F2F2F2" w:themeFill="background1" w:themeFillShade="F2"/>
            <w:vAlign w:val="bottom"/>
          </w:tcPr>
          <w:p w14:paraId="14E7E318" w14:textId="77777777" w:rsidR="006C09E0" w:rsidRPr="005E5539" w:rsidRDefault="006C09E0" w:rsidP="00E3449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election bias</w:t>
            </w:r>
          </w:p>
        </w:tc>
        <w:tc>
          <w:tcPr>
            <w:tcW w:w="588" w:type="pct"/>
            <w:tcBorders>
              <w:left w:val="nil"/>
              <w:right w:val="nil"/>
            </w:tcBorders>
            <w:shd w:val="clear" w:color="auto" w:fill="F2F2F2" w:themeFill="background1" w:themeFillShade="F2"/>
            <w:vAlign w:val="bottom"/>
          </w:tcPr>
          <w:p w14:paraId="1EFFC18C" w14:textId="77777777" w:rsidR="006C09E0" w:rsidRPr="005E5539" w:rsidRDefault="006C09E0" w:rsidP="00E3449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erformance bias</w:t>
            </w:r>
          </w:p>
        </w:tc>
        <w:tc>
          <w:tcPr>
            <w:tcW w:w="588" w:type="pct"/>
            <w:tcBorders>
              <w:left w:val="nil"/>
              <w:right w:val="nil"/>
            </w:tcBorders>
            <w:shd w:val="clear" w:color="auto" w:fill="F2F2F2" w:themeFill="background1" w:themeFillShade="F2"/>
            <w:vAlign w:val="bottom"/>
          </w:tcPr>
          <w:p w14:paraId="54B0E9AE" w14:textId="77777777" w:rsidR="006C09E0" w:rsidRPr="005E5539" w:rsidRDefault="006C09E0" w:rsidP="00E3449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etection bias</w:t>
            </w:r>
          </w:p>
        </w:tc>
        <w:tc>
          <w:tcPr>
            <w:tcW w:w="654" w:type="pct"/>
            <w:tcBorders>
              <w:left w:val="nil"/>
              <w:right w:val="nil"/>
            </w:tcBorders>
            <w:shd w:val="clear" w:color="auto" w:fill="F2F2F2" w:themeFill="background1" w:themeFillShade="F2"/>
            <w:vAlign w:val="bottom"/>
          </w:tcPr>
          <w:p w14:paraId="22019F8A" w14:textId="77777777" w:rsidR="006C09E0" w:rsidRPr="005E5539" w:rsidRDefault="006C09E0" w:rsidP="00E3449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ttrition bias</w:t>
            </w:r>
          </w:p>
        </w:tc>
        <w:tc>
          <w:tcPr>
            <w:tcW w:w="621" w:type="pct"/>
            <w:tcBorders>
              <w:left w:val="nil"/>
              <w:right w:val="nil"/>
            </w:tcBorders>
            <w:shd w:val="clear" w:color="auto" w:fill="F2F2F2" w:themeFill="background1" w:themeFillShade="F2"/>
            <w:vAlign w:val="bottom"/>
          </w:tcPr>
          <w:p w14:paraId="3352371E" w14:textId="77777777" w:rsidR="006C09E0" w:rsidRPr="005E5539" w:rsidRDefault="006C09E0" w:rsidP="00E3449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eporting bias</w:t>
            </w:r>
          </w:p>
        </w:tc>
        <w:tc>
          <w:tcPr>
            <w:tcW w:w="622" w:type="pct"/>
            <w:vMerge w:val="restart"/>
            <w:tcBorders>
              <w:left w:val="nil"/>
              <w:right w:val="nil"/>
            </w:tcBorders>
            <w:shd w:val="clear" w:color="auto" w:fill="F2F2F2" w:themeFill="background1" w:themeFillShade="F2"/>
            <w:vAlign w:val="bottom"/>
          </w:tcPr>
          <w:p w14:paraId="74194666" w14:textId="77777777" w:rsidR="006C09E0" w:rsidRPr="005E5539" w:rsidRDefault="006C09E0" w:rsidP="00E3449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Other biases</w:t>
            </w:r>
          </w:p>
        </w:tc>
      </w:tr>
      <w:tr w:rsidR="006C09E0" w:rsidRPr="005E5539" w14:paraId="1DDE669B" w14:textId="77777777" w:rsidTr="00470EA5">
        <w:tc>
          <w:tcPr>
            <w:tcW w:w="716" w:type="pct"/>
            <w:vMerge/>
            <w:tcBorders>
              <w:left w:val="nil"/>
              <w:right w:val="nil"/>
            </w:tcBorders>
            <w:vAlign w:val="bottom"/>
          </w:tcPr>
          <w:p w14:paraId="2E9734BB" w14:textId="77777777" w:rsidR="006C09E0" w:rsidRPr="005E5539" w:rsidRDefault="006C09E0" w:rsidP="00E3449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617" w:type="pct"/>
            <w:tcBorders>
              <w:left w:val="nil"/>
              <w:right w:val="nil"/>
            </w:tcBorders>
            <w:shd w:val="clear" w:color="auto" w:fill="F2F2F2" w:themeFill="background1" w:themeFillShade="F2"/>
            <w:vAlign w:val="bottom"/>
          </w:tcPr>
          <w:p w14:paraId="79CEC232" w14:textId="77777777" w:rsidR="006C09E0" w:rsidRPr="005E5539" w:rsidRDefault="006C09E0" w:rsidP="00E3449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andom sequence generation</w:t>
            </w:r>
          </w:p>
        </w:tc>
        <w:tc>
          <w:tcPr>
            <w:tcW w:w="594" w:type="pct"/>
            <w:tcBorders>
              <w:left w:val="nil"/>
              <w:right w:val="nil"/>
            </w:tcBorders>
            <w:shd w:val="clear" w:color="auto" w:fill="F2F2F2" w:themeFill="background1" w:themeFillShade="F2"/>
            <w:vAlign w:val="bottom"/>
          </w:tcPr>
          <w:p w14:paraId="0BFCF752" w14:textId="77777777" w:rsidR="006C09E0" w:rsidRPr="005E5539" w:rsidRDefault="006C09E0" w:rsidP="00E3449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llocation concealment</w:t>
            </w:r>
          </w:p>
        </w:tc>
        <w:tc>
          <w:tcPr>
            <w:tcW w:w="588" w:type="pct"/>
            <w:tcBorders>
              <w:left w:val="nil"/>
              <w:right w:val="nil"/>
            </w:tcBorders>
            <w:shd w:val="clear" w:color="auto" w:fill="F2F2F2" w:themeFill="background1" w:themeFillShade="F2"/>
            <w:vAlign w:val="bottom"/>
          </w:tcPr>
          <w:p w14:paraId="02A8C1B6" w14:textId="77777777" w:rsidR="006C09E0" w:rsidRPr="005E5539" w:rsidRDefault="006C09E0" w:rsidP="00E3449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linding of participants and personnel</w:t>
            </w:r>
          </w:p>
        </w:tc>
        <w:tc>
          <w:tcPr>
            <w:tcW w:w="588" w:type="pct"/>
            <w:tcBorders>
              <w:left w:val="nil"/>
              <w:right w:val="nil"/>
            </w:tcBorders>
            <w:shd w:val="clear" w:color="auto" w:fill="F2F2F2" w:themeFill="background1" w:themeFillShade="F2"/>
            <w:vAlign w:val="bottom"/>
          </w:tcPr>
          <w:p w14:paraId="1F1C0A15" w14:textId="77777777" w:rsidR="006C09E0" w:rsidRPr="005E5539" w:rsidRDefault="006C09E0" w:rsidP="00E3449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linding of outcome assessment</w:t>
            </w:r>
          </w:p>
        </w:tc>
        <w:tc>
          <w:tcPr>
            <w:tcW w:w="654" w:type="pct"/>
            <w:tcBorders>
              <w:left w:val="nil"/>
              <w:right w:val="nil"/>
            </w:tcBorders>
            <w:shd w:val="clear" w:color="auto" w:fill="F2F2F2" w:themeFill="background1" w:themeFillShade="F2"/>
            <w:vAlign w:val="bottom"/>
          </w:tcPr>
          <w:p w14:paraId="11BB8C7E" w14:textId="77777777" w:rsidR="006C09E0" w:rsidRPr="005E5539" w:rsidRDefault="006C09E0" w:rsidP="00E3449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ncomplete outcome data</w:t>
            </w:r>
          </w:p>
        </w:tc>
        <w:tc>
          <w:tcPr>
            <w:tcW w:w="621" w:type="pct"/>
            <w:tcBorders>
              <w:left w:val="nil"/>
              <w:right w:val="nil"/>
            </w:tcBorders>
            <w:shd w:val="clear" w:color="auto" w:fill="F2F2F2" w:themeFill="background1" w:themeFillShade="F2"/>
            <w:vAlign w:val="bottom"/>
          </w:tcPr>
          <w:p w14:paraId="6309857A" w14:textId="77777777" w:rsidR="006C09E0" w:rsidRPr="005E5539" w:rsidRDefault="006C09E0" w:rsidP="00E3449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elective outcome reporting</w:t>
            </w:r>
          </w:p>
        </w:tc>
        <w:tc>
          <w:tcPr>
            <w:tcW w:w="622" w:type="pct"/>
            <w:vMerge/>
            <w:tcBorders>
              <w:left w:val="nil"/>
              <w:right w:val="nil"/>
            </w:tcBorders>
            <w:vAlign w:val="bottom"/>
          </w:tcPr>
          <w:p w14:paraId="7F529300" w14:textId="77777777" w:rsidR="006C09E0" w:rsidRPr="005E5539" w:rsidRDefault="006C09E0" w:rsidP="00E3449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</w:tr>
      <w:tr w:rsidR="006C09E0" w:rsidRPr="005E5539" w14:paraId="0D408973" w14:textId="77777777" w:rsidTr="00E34496">
        <w:tc>
          <w:tcPr>
            <w:tcW w:w="5000" w:type="pct"/>
            <w:gridSpan w:val="8"/>
            <w:tcBorders>
              <w:left w:val="nil"/>
              <w:right w:val="nil"/>
            </w:tcBorders>
            <w:shd w:val="clear" w:color="auto" w:fill="808080" w:themeFill="background1" w:themeFillShade="80"/>
          </w:tcPr>
          <w:p w14:paraId="781308AB" w14:textId="77777777" w:rsidR="006C09E0" w:rsidRPr="005E5539" w:rsidRDefault="006C09E0" w:rsidP="00E344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tudies of IBS</w:t>
            </w:r>
          </w:p>
        </w:tc>
      </w:tr>
      <w:tr w:rsidR="006C09E0" w:rsidRPr="005E5539" w14:paraId="2D37D125" w14:textId="77777777" w:rsidTr="00E34496">
        <w:tc>
          <w:tcPr>
            <w:tcW w:w="5000" w:type="pct"/>
            <w:gridSpan w:val="8"/>
            <w:tcBorders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</w:tcPr>
          <w:p w14:paraId="7FE5C808" w14:textId="77777777" w:rsidR="006C09E0" w:rsidRPr="005E5539" w:rsidRDefault="006C09E0" w:rsidP="00E3449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lverine</w:t>
            </w:r>
          </w:p>
        </w:tc>
      </w:tr>
      <w:tr w:rsidR="006C09E0" w:rsidRPr="005E5539" w14:paraId="773981B6" w14:textId="77777777" w:rsidTr="00470EA5">
        <w:tc>
          <w:tcPr>
            <w:tcW w:w="716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515F4431" w14:textId="77777777" w:rsidR="006C09E0" w:rsidRPr="005E5539" w:rsidRDefault="006C09E0" w:rsidP="00E344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 xml:space="preserve">Mitchell et al., 2002 </w:t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itchell&lt;/Author&gt;&lt;Year&gt;2002&lt;/Year&gt;&lt;RecNum&gt;7226&lt;/RecNum&gt;&lt;IDText&gt;51299&lt;/IDText&gt;&lt;DisplayText&gt;(50)&lt;/DisplayText&gt;&lt;record&gt;&lt;rec-number&gt;7226&lt;/rec-number&gt;&lt;foreign-keys&gt;&lt;key app="EN" db-id="x9adtfdri22e96ervvgvds5a0vwfv90sdett" timestamp="1604092591" guid="ed7c1409-9ddc-405b-8483-35232ae21947"&gt;7226&lt;/key&gt;&lt;key app="ENWeb" db-id=""&gt;0&lt;/key&gt;&lt;/foreign-keys&gt;&lt;ref-type name="Journal Article"&gt;17&lt;/ref-type&gt;&lt;contributors&gt;&lt;authors&gt;&lt;author&gt;Mitchell, S. A.&lt;/author&gt;&lt;author&gt;Mee, A. S.&lt;/author&gt;&lt;author&gt;Smith, G. D.&lt;/author&gt;&lt;author&gt;Palmer, K. R.&lt;/author&gt;&lt;author&gt;Chapman, R. W.&lt;/author&gt;&lt;/authors&gt;&lt;/contributors&gt;&lt;titles&gt;&lt;title&gt;Alverine citrate fails to relieve the symptoms of irritable bowel syndrome: results of a double-blind, randomized, placebo-controlled trial&lt;/title&gt;&lt;secondary-title&gt;Aliment Pharmacol Ther&lt;/secondary-title&gt;&lt;/titles&gt;&lt;periodical&gt;&lt;full-title&gt;Aliment Pharmacol Ther&lt;/full-title&gt;&lt;/periodical&gt;&lt;pages&gt;1187-1195&lt;/pages&gt;&lt;volume&gt;16&lt;/volume&gt;&lt;dates&gt;&lt;year&gt;2002&lt;/year&gt;&lt;/dates&gt;&lt;label&gt;51299&lt;/label&gt;&lt;urls&gt;&lt;/urls&gt;&lt;/record&gt;&lt;/Cite&gt;&lt;/EndNote&gt;</w:instrText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E5539">
              <w:rPr>
                <w:rFonts w:ascii="Times New Roman" w:hAnsi="Times New Roman" w:cs="Times New Roman"/>
                <w:noProof/>
                <w:sz w:val="20"/>
                <w:szCs w:val="20"/>
              </w:rPr>
              <w:t>(50)</w:t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17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4EC7FE24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94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696D8BF5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88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2A9F30E3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88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38234A1C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54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3CDEDF40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621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4D27743D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2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7DA327C4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High risk</w:t>
            </w:r>
          </w:p>
        </w:tc>
      </w:tr>
      <w:tr w:rsidR="006C09E0" w:rsidRPr="005E5539" w14:paraId="0B498370" w14:textId="77777777" w:rsidTr="00470EA5">
        <w:tc>
          <w:tcPr>
            <w:tcW w:w="716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74321887" w14:textId="77777777" w:rsidR="006C09E0" w:rsidRPr="005E5539" w:rsidRDefault="006C09E0" w:rsidP="00E344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 xml:space="preserve">Wittmann et al., 2010 </w:t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aXR0bWFubjwvQXV0aG9yPjxZZWFyPjIwMTA8L1llYXI+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</w:fldData>
              </w:fldChar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aXR0bWFubjwvQXV0aG9yPjxZZWFyPjIwMTA8L1llYXI+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</w:fldData>
              </w:fldChar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E5539">
              <w:rPr>
                <w:rFonts w:ascii="Times New Roman" w:hAnsi="Times New Roman" w:cs="Times New Roman"/>
                <w:noProof/>
                <w:sz w:val="20"/>
                <w:szCs w:val="20"/>
              </w:rPr>
              <w:t>(51)</w:t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17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40E3E529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94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01DB21F3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4EB228C4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23D2B79B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54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65DA7BF7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621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09D29796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2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6F0E1BB3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High risk</w:t>
            </w:r>
          </w:p>
        </w:tc>
      </w:tr>
      <w:tr w:rsidR="006C09E0" w:rsidRPr="005E5539" w14:paraId="35637B23" w14:textId="77777777" w:rsidTr="00E34496">
        <w:tc>
          <w:tcPr>
            <w:tcW w:w="5000" w:type="pct"/>
            <w:gridSpan w:val="8"/>
            <w:tcBorders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</w:tcPr>
          <w:p w14:paraId="1E441843" w14:textId="77777777" w:rsidR="006C09E0" w:rsidRPr="005E5539" w:rsidRDefault="006C09E0" w:rsidP="00E3449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icyclomine</w:t>
            </w:r>
          </w:p>
        </w:tc>
      </w:tr>
      <w:tr w:rsidR="006C09E0" w:rsidRPr="005E5539" w14:paraId="3553A97B" w14:textId="77777777" w:rsidTr="00470EA5">
        <w:tc>
          <w:tcPr>
            <w:tcW w:w="716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4477BB6A" w14:textId="77777777" w:rsidR="006C09E0" w:rsidRPr="005E5539" w:rsidRDefault="006C09E0" w:rsidP="00E344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 xml:space="preserve">Matts, 1967 </w:t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tts&lt;/Author&gt;&lt;Year&gt;1967&lt;/Year&gt;&lt;RecNum&gt;7419&lt;/RecNum&gt;&lt;IDText&gt;51574&lt;/IDText&gt;&lt;DisplayText&gt;(43)&lt;/DisplayText&gt;&lt;record&gt;&lt;rec-number&gt;7419&lt;/rec-number&gt;&lt;foreign-keys&gt;&lt;key app="EN" db-id="x9adtfdri22e96ervvgvds5a0vwfv90sdett" timestamp="1604092745" guid="798f92b9-a5fb-4e26-877c-d1294d7dcd09"&gt;7419&lt;/key&gt;&lt;key app="ENWeb" db-id=""&gt;0&lt;/key&gt;&lt;/foreign-keys&gt;&lt;ref-type name="Journal Article"&gt;17&lt;/ref-type&gt;&lt;contributors&gt;&lt;authors&gt;&lt;author&gt;Matts, S. G. F.&lt;/author&gt;&lt;/authors&gt;&lt;/contributors&gt;&lt;titles&gt;&lt;title&gt;An assessment of dicyclomine hydrochloride (&amp;apos;Merbentyl&amp;apos;) in the irritable colon syndrome&lt;/title&gt;&lt;secondary-title&gt;Br J Clin Pract&lt;/secondary-title&gt;&lt;/titles&gt;&lt;periodical&gt;&lt;full-title&gt;Br J Clin Pract&lt;/full-title&gt;&lt;/periodical&gt;&lt;pages&gt;549-551&lt;/pages&gt;&lt;volume&gt;21&lt;/volume&gt;&lt;number&gt;11&lt;/number&gt;&lt;dates&gt;&lt;year&gt;1967&lt;/year&gt;&lt;/dates&gt;&lt;label&gt;51574&lt;/label&gt;&lt;urls&gt;&lt;/urls&gt;&lt;/record&gt;&lt;/Cite&gt;&lt;/EndNote&gt;</w:instrText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E5539">
              <w:rPr>
                <w:rFonts w:ascii="Times New Roman" w:hAnsi="Times New Roman" w:cs="Times New Roman"/>
                <w:noProof/>
                <w:sz w:val="20"/>
                <w:szCs w:val="20"/>
              </w:rPr>
              <w:t>(43)</w:t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17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405DB935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94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66970F14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88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4C2A5086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88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0E6011DB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654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1699A4A0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1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1F4D4C18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2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736CF082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</w:tr>
      <w:tr w:rsidR="006C09E0" w:rsidRPr="005E5539" w14:paraId="48067AD3" w14:textId="77777777" w:rsidTr="00470EA5">
        <w:tc>
          <w:tcPr>
            <w:tcW w:w="716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6599B011" w14:textId="77777777" w:rsidR="006C09E0" w:rsidRPr="005E5539" w:rsidRDefault="006C09E0" w:rsidP="00E344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 xml:space="preserve">Page and Dirnberger,1981 </w:t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age&lt;/Author&gt;&lt;Year&gt;1981&lt;/Year&gt;&lt;RecNum&gt;7835&lt;/RecNum&gt;&lt;IDText&gt;46362&lt;/IDText&gt;&lt;DisplayText&gt;(18)&lt;/DisplayText&gt;&lt;record&gt;&lt;rec-number&gt;7835&lt;/rec-number&gt;&lt;foreign-keys&gt;&lt;key app="EN" db-id="x9adtfdri22e96ervvgvds5a0vwfv90sdett" timestamp="1604093065" guid="a65a884c-4898-46b3-afa6-97d29a16132c"&gt;7835&lt;/key&gt;&lt;key app="ENWeb" db-id=""&gt;0&lt;/key&gt;&lt;/foreign-keys&gt;&lt;ref-type name="Journal Article"&gt;17&lt;/ref-type&gt;&lt;contributors&gt;&lt;authors&gt;&lt;author&gt;Page, J. G.&lt;/author&gt;&lt;author&gt;Dirnberger, G. M.&lt;/author&gt;&lt;/authors&gt;&lt;/contributors&gt;&lt;titles&gt;&lt;title&gt;Treatment of the irritable bowel syndrome with Bentyl (dicyclomine hydrochloride)&lt;/title&gt;&lt;secondary-title&gt;J Clin Gastroenterol&lt;/secondary-title&gt;&lt;/titles&gt;&lt;periodical&gt;&lt;full-title&gt;J Clin Gastroenterol&lt;/full-title&gt;&lt;/periodical&gt;&lt;pages&gt;153-56&lt;/pages&gt;&lt;volume&gt;3&lt;/volume&gt;&lt;number&gt;2&lt;/number&gt;&lt;keywords&gt;&lt;keyword&gt;Abdomen&lt;/keyword&gt;&lt;keyword&gt;Adolescent&lt;/keyword&gt;&lt;keyword&gt;Adult&lt;/keyword&gt;&lt;keyword&gt;Clinical Trials as Topic&lt;/keyword&gt;&lt;keyword&gt;Colonic Diseases, Functional/*drug therapy&lt;/keyword&gt;&lt;keyword&gt;Cyclohexanecarboxylic Acids/*therapeutic use&lt;/keyword&gt;&lt;keyword&gt;Dicyclomine/adverse effects/*therapeutic use&lt;/keyword&gt;&lt;keyword&gt;Double-Blind Method&lt;/keyword&gt;&lt;keyword&gt;Female&lt;/keyword&gt;&lt;keyword&gt;Humans&lt;/keyword&gt;&lt;keyword&gt;Male&lt;/keyword&gt;&lt;keyword&gt;Middle Aged&lt;/keyword&gt;&lt;keyword&gt;Pain&lt;/keyword&gt;&lt;keyword&gt;Placebos&lt;/keyword&gt;&lt;keyword&gt;Random Allocation&lt;/keyword&gt;&lt;/keywords&gt;&lt;dates&gt;&lt;year&gt;1981&lt;/year&gt;&lt;pub-dates&gt;&lt;date&gt;Jun&lt;/date&gt;&lt;/pub-dates&gt;&lt;/dates&gt;&lt;isbn&gt;0192-0790 (Print)&amp;#xD;0192-0790 (Linking)&lt;/isbn&gt;&lt;accession-num&gt;7016973&lt;/accession-num&gt;&lt;label&gt;46362&lt;/label&gt;&lt;urls&gt;&lt;related-urls&gt;&lt;url&gt;https://www.ncbi.nlm.nih.gov/pubmed/7016973&lt;/url&gt;&lt;/related-urls&gt;&lt;/urls&gt;&lt;custom4&gt;(P-R)&lt;/custom4&gt;&lt;/record&gt;&lt;/Cite&gt;&lt;/EndNote&gt;</w:instrText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E5539">
              <w:rPr>
                <w:rFonts w:ascii="Times New Roman" w:hAnsi="Times New Roman" w:cs="Times New Roman"/>
                <w:noProof/>
                <w:sz w:val="20"/>
                <w:szCs w:val="20"/>
              </w:rPr>
              <w:t>(18)</w:t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17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54047AF4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94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4AEDC95E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High risk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1F52F61D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4CB87DA4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High risk</w:t>
            </w:r>
          </w:p>
        </w:tc>
        <w:tc>
          <w:tcPr>
            <w:tcW w:w="654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5CB8E4E0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621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3C315F95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2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4D2CBAC8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</w:tr>
      <w:tr w:rsidR="006C09E0" w:rsidRPr="005E5539" w14:paraId="6EC37B01" w14:textId="77777777" w:rsidTr="00E34496">
        <w:tc>
          <w:tcPr>
            <w:tcW w:w="5000" w:type="pct"/>
            <w:gridSpan w:val="8"/>
            <w:tcBorders>
              <w:left w:val="nil"/>
              <w:right w:val="nil"/>
            </w:tcBorders>
            <w:shd w:val="clear" w:color="auto" w:fill="BFBFBF" w:themeFill="background1" w:themeFillShade="BF"/>
          </w:tcPr>
          <w:p w14:paraId="3BA2C745" w14:textId="77777777" w:rsidR="006C09E0" w:rsidRPr="005E5539" w:rsidRDefault="006C09E0" w:rsidP="00E3449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yoscine</w:t>
            </w:r>
          </w:p>
        </w:tc>
      </w:tr>
      <w:tr w:rsidR="006C09E0" w:rsidRPr="005E5539" w14:paraId="3D527F64" w14:textId="77777777" w:rsidTr="00470EA5">
        <w:tc>
          <w:tcPr>
            <w:tcW w:w="716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5C52C681" w14:textId="77777777" w:rsidR="006C09E0" w:rsidRPr="005E5539" w:rsidRDefault="006C09E0" w:rsidP="00E344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 xml:space="preserve">Ritchie and Truelove, 1979 </w:t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itchie&lt;/Author&gt;&lt;Year&gt;1979&lt;/Year&gt;&lt;RecNum&gt;7850&lt;/RecNum&gt;&lt;IDText&gt;51298&lt;/IDText&gt;&lt;DisplayText&gt;(44)&lt;/DisplayText&gt;&lt;record&gt;&lt;rec-number&gt;7850&lt;/rec-number&gt;&lt;foreign-keys&gt;&lt;key app="EN" db-id="x9adtfdri22e96ervvgvds5a0vwfv90sdett" timestamp="1604093078" guid="311a4614-0e00-4c94-99d8-bc7cedc75689"&gt;7850&lt;/key&gt;&lt;key app="ENWeb" db-id=""&gt;0&lt;/key&gt;&lt;/foreign-keys&gt;&lt;ref-type name="Journal Article"&gt;17&lt;/ref-type&gt;&lt;contributors&gt;&lt;authors&gt;&lt;author&gt;Ritchie, J. A.&lt;/author&gt;&lt;author&gt;Truelove, S. C.&lt;/author&gt;&lt;/authors&gt;&lt;/contributors&gt;&lt;titles&gt;&lt;title&gt;Treatment of irritable bowel syndrome with lorazepam, hyoscine butylbromide, and ispaghula husk&lt;/title&gt;&lt;secondary-title&gt;Br Med J&lt;/secondary-title&gt;&lt;/titles&gt;&lt;periodical&gt;&lt;full-title&gt;Br Med J&lt;/full-title&gt;&lt;/periodical&gt;&lt;pages&gt;376-378&lt;/pages&gt;&lt;volume&gt;1&lt;/volume&gt;&lt;number&gt;6160&lt;/number&gt;&lt;dates&gt;&lt;year&gt;1979&lt;/year&gt;&lt;/dates&gt;&lt;label&gt;51298&lt;/label&gt;&lt;urls&gt;&lt;/urls&gt;&lt;/record&gt;&lt;/Cite&gt;&lt;/EndNote&gt;</w:instrText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E5539">
              <w:rPr>
                <w:rFonts w:ascii="Times New Roman" w:hAnsi="Times New Roman" w:cs="Times New Roman"/>
                <w:noProof/>
                <w:sz w:val="20"/>
                <w:szCs w:val="20"/>
              </w:rPr>
              <w:t>(44)</w:t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17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6E96277D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94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1175E471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88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72C98A9B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88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38D7480E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654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35F422B8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621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71E4BA51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622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6ECCAE95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</w:tr>
      <w:tr w:rsidR="006C09E0" w:rsidRPr="005E5539" w14:paraId="64F7A091" w14:textId="77777777" w:rsidTr="00470EA5">
        <w:tc>
          <w:tcPr>
            <w:tcW w:w="716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20EE0382" w14:textId="77777777" w:rsidR="006C09E0" w:rsidRPr="005E5539" w:rsidRDefault="006C09E0" w:rsidP="00E344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 xml:space="preserve">Nigam et al., 1984 </w:t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Nigam&lt;/Author&gt;&lt;Year&gt;1984&lt;/Year&gt;&lt;RecNum&gt;4128&lt;/RecNum&gt;&lt;IDText&gt;50473&lt;/IDText&gt;&lt;DisplayText&gt;(45)&lt;/DisplayText&gt;&lt;record&gt;&lt;rec-number&gt;4128&lt;/rec-number&gt;&lt;foreign-keys&gt;&lt;key app="EN" db-id="x9adtfdri22e96ervvgvds5a0vwfv90sdett" timestamp="1604090165" guid="08e112d9-9d2b-4f9d-82e7-94c47ffa9003"&gt;4128&lt;/key&gt;&lt;key app="ENWeb" db-id=""&gt;0&lt;/key&gt;&lt;/foreign-keys&gt;&lt;ref-type name="Journal Article"&gt;17&lt;/ref-type&gt;&lt;contributors&gt;&lt;authors&gt;&lt;author&gt;Nigam, P.&lt;/author&gt;&lt;author&gt;Kapoor, K. K.&lt;/author&gt;&lt;author&gt;Rastog, C. K.&lt;/author&gt;&lt;author&gt;Kumar, A.&lt;/author&gt;&lt;author&gt;Gupta, A. K.&lt;/author&gt;&lt;/authors&gt;&lt;/contributors&gt;&lt;titles&gt;&lt;title&gt;Different therapeutic regimens in irritable bowel syndrome&lt;/title&gt;&lt;secondary-title&gt;J Assoc Physicians India&lt;/secondary-title&gt;&lt;/titles&gt;&lt;periodical&gt;&lt;full-title&gt;J Assoc Physicians India&lt;/full-title&gt;&lt;/periodical&gt;&lt;pages&gt;1041-4&lt;/pages&gt;&lt;volume&gt;32&lt;/volume&gt;&lt;number&gt;12&lt;/number&gt;&lt;keywords&gt;&lt;keyword&gt;Adolescent&lt;/keyword&gt;&lt;keyword&gt;Adult&lt;/keyword&gt;&lt;keyword&gt;Amitriptyline/therapeutic use&lt;/keyword&gt;&lt;keyword&gt;Butylscopolammonium Bromide/therapeutic use&lt;/keyword&gt;&lt;keyword&gt;Chlordiazepoxide/therapeutic use&lt;/keyword&gt;&lt;keyword&gt;Colonic Diseases, Functional/*drug therapy&lt;/keyword&gt;&lt;keyword&gt;Double-Blind Method&lt;/keyword&gt;&lt;keyword&gt;Drug Therapy, Combination&lt;/keyword&gt;&lt;keyword&gt;Female&lt;/keyword&gt;&lt;keyword&gt;Humans&lt;/keyword&gt;&lt;keyword&gt;India&lt;/keyword&gt;&lt;keyword&gt;Male&lt;/keyword&gt;&lt;keyword&gt;Middle Aged&lt;/keyword&gt;&lt;keyword&gt;Plants, Medicinal&lt;/keyword&gt;&lt;/keywords&gt;&lt;dates&gt;&lt;year&gt;1984&lt;/year&gt;&lt;pub-dates&gt;&lt;date&gt;Dec&lt;/date&gt;&lt;/pub-dates&gt;&lt;/dates&gt;&lt;isbn&gt;0004-5772 (Print)&amp;#xD;0004-5772 (Linking)&lt;/isbn&gt;&lt;accession-num&gt;6526796&lt;/accession-num&gt;&lt;label&gt;50473&lt;/label&gt;&lt;urls&gt;&lt;related-urls&gt;&lt;url&gt;https://www.ncbi.nlm.nih.gov/pubmed/6526796&lt;/url&gt;&lt;/related-urls&gt;&lt;/urls&gt;&lt;custom4&gt;(M-O)&lt;/custom4&gt;&lt;/record&gt;&lt;/Cite&gt;&lt;/EndNote&gt;</w:instrText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E5539">
              <w:rPr>
                <w:rFonts w:ascii="Times New Roman" w:hAnsi="Times New Roman" w:cs="Times New Roman"/>
                <w:noProof/>
                <w:sz w:val="20"/>
                <w:szCs w:val="20"/>
              </w:rPr>
              <w:t>(45)</w:t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17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66096672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94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11AC038D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0F10ED6D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177120BA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654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6A0146E6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621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4E09E2C2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622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6C4D1A52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</w:tr>
      <w:tr w:rsidR="006C09E0" w:rsidRPr="005E5539" w14:paraId="147E2E3D" w14:textId="77777777" w:rsidTr="00470EA5">
        <w:tc>
          <w:tcPr>
            <w:tcW w:w="716" w:type="pct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</w:tcPr>
          <w:p w14:paraId="0AD7C05B" w14:textId="77777777" w:rsidR="006C09E0" w:rsidRPr="005E5539" w:rsidRDefault="006C09E0" w:rsidP="00E344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Sch</w:t>
            </w:r>
            <w:r w:rsidRPr="005E5539">
              <w:rPr>
                <w:rFonts w:ascii="Times New Roman" w:hAnsi="Times New Roman" w:cs="Times New Roman"/>
                <w:sz w:val="24"/>
                <w:szCs w:val="24"/>
              </w:rPr>
              <w:t>ä</w:t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 xml:space="preserve">fer and Ewe, 1990 </w:t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chäfer&lt;/Author&gt;&lt;Year&gt;1990&lt;/Year&gt;&lt;RecNum&gt;7791&lt;/RecNum&gt;&lt;IDText&gt;51346&lt;/IDText&gt;&lt;DisplayText&gt;(46)&lt;/DisplayText&gt;&lt;record&gt;&lt;rec-number&gt;7791&lt;/rec-number&gt;&lt;foreign-keys&gt;&lt;key app="EN" db-id="x9adtfdri22e96ervvgvds5a0vwfv90sdett" timestamp="1604093030" guid="15f97a59-864b-4c7c-9c81-249a4079f21a"&gt;7791&lt;/key&gt;&lt;key app="ENWeb" db-id=""&gt;0&lt;/key&gt;&lt;/foreign-keys&gt;&lt;ref-type name="Journal Article"&gt;17&lt;/ref-type&gt;&lt;contributors&gt;&lt;authors&gt;&lt;author&gt;Schäfer, E.&lt;/author&gt;&lt;author&gt;Ewe, K.&lt;/author&gt;&lt;/authors&gt;&lt;/contributors&gt;&lt;titles&gt;&lt;title&gt;The treatment of irritable colon. Efficacy and tolerance of Buscopan Plus, Buscopan, paracetamol and placebo in ambulatory patients with irritable colon [Article in German]&lt;/title&gt;&lt;secondary-title&gt;Fortschr Med&lt;/secondary-title&gt;&lt;/titles&gt;&lt;periodical&gt;&lt;full-title&gt;Fortschr Med&lt;/full-title&gt;&lt;/periodical&gt;&lt;pages&gt;488-492&lt;/pages&gt;&lt;volume&gt;108&lt;/volume&gt;&lt;number&gt;25&lt;/number&gt;&lt;dates&gt;&lt;year&gt;1990&lt;/year&gt;&lt;/dates&gt;&lt;label&gt;51346&lt;/label&gt;&lt;urls&gt;&lt;/urls&gt;&lt;custom3&gt;BHC&lt;/custom3&gt;&lt;/record&gt;&lt;/Cite&gt;&lt;/EndNote&gt;</w:instrText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E5539">
              <w:rPr>
                <w:rFonts w:ascii="Times New Roman" w:hAnsi="Times New Roman" w:cs="Times New Roman"/>
                <w:noProof/>
                <w:sz w:val="20"/>
                <w:szCs w:val="20"/>
              </w:rPr>
              <w:t>(46)</w:t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17" w:type="pct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</w:tcPr>
          <w:p w14:paraId="11FB2932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94" w:type="pct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</w:tcPr>
          <w:p w14:paraId="6B68173D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</w:tcPr>
          <w:p w14:paraId="13506238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</w:tcPr>
          <w:p w14:paraId="0DD4B6EB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54" w:type="pct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</w:tcPr>
          <w:p w14:paraId="347A0E2B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1" w:type="pct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</w:tcPr>
          <w:p w14:paraId="497E5552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2" w:type="pct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</w:tcPr>
          <w:p w14:paraId="0E9C127E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</w:tr>
      <w:tr w:rsidR="006C09E0" w:rsidRPr="005E5539" w14:paraId="41B01042" w14:textId="77777777" w:rsidTr="00E34496">
        <w:tc>
          <w:tcPr>
            <w:tcW w:w="5000" w:type="pct"/>
            <w:gridSpan w:val="8"/>
            <w:tcBorders>
              <w:left w:val="nil"/>
              <w:right w:val="nil"/>
            </w:tcBorders>
            <w:shd w:val="clear" w:color="auto" w:fill="BFBFBF" w:themeFill="background1" w:themeFillShade="BF"/>
          </w:tcPr>
          <w:p w14:paraId="47C0920E" w14:textId="77777777" w:rsidR="006C09E0" w:rsidRPr="005E5539" w:rsidRDefault="006C09E0" w:rsidP="00E3449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yoscyamine</w:t>
            </w:r>
          </w:p>
        </w:tc>
      </w:tr>
      <w:tr w:rsidR="006C09E0" w:rsidRPr="005E5539" w14:paraId="0EF9AF5B" w14:textId="77777777" w:rsidTr="00470EA5">
        <w:tc>
          <w:tcPr>
            <w:tcW w:w="716" w:type="pct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1A6C8068" w14:textId="77777777" w:rsidR="006C09E0" w:rsidRPr="005E5539" w:rsidRDefault="006C09E0" w:rsidP="00E344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 xml:space="preserve">Carling et al., 1989 </w:t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arling&lt;/Author&gt;&lt;Year&gt;1989&lt;/Year&gt;&lt;RecNum&gt;7682&lt;/RecNum&gt;&lt;IDText&gt;51577&lt;/IDText&gt;&lt;DisplayText&gt;(47)&lt;/DisplayText&gt;&lt;record&gt;&lt;rec-number&gt;7682&lt;/rec-number&gt;&lt;foreign-keys&gt;&lt;key app="EN" db-id="x9adtfdri22e96ervvgvds5a0vwfv90sdett" timestamp="1604092951" guid="01db4d77-c5e6-4683-8a64-3187d517eea7"&gt;7682&lt;/key&gt;&lt;key app="ENWeb" db-id=""&gt;0&lt;/key&gt;&lt;/foreign-keys&gt;&lt;ref-type name="Journal Article"&gt;17&lt;/ref-type&gt;&lt;contributors&gt;&lt;authors&gt;&lt;author&gt;Carling, L.&lt;/author&gt;&lt;author&gt;Svedberg, L.-E.&lt;/author&gt;&lt;author&gt;Hulten, S.&lt;/author&gt;&lt;/authors&gt;&lt;/contributors&gt;&lt;titles&gt;&lt;title&gt;Short term treatment of the irritable bowel syndrome: a placebo-controlled trial of peppermint oil against hyoscyamine&lt;/title&gt;&lt;secondary-title&gt;Opuscula Medica&lt;/secondary-title&gt;&lt;/titles&gt;&lt;periodical&gt;&lt;full-title&gt;Opuscula Medica&lt;/full-title&gt;&lt;/periodical&gt;&lt;pages&gt;55-57&lt;/pages&gt;&lt;number&gt;34&lt;/number&gt;&lt;dates&gt;&lt;year&gt;1989&lt;/year&gt;&lt;/dates&gt;&lt;label&gt;51577&lt;/label&gt;&lt;urls&gt;&lt;/urls&gt;&lt;/record&gt;&lt;/Cite&gt;&lt;/EndNote&gt;</w:instrText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5E5539">
              <w:rPr>
                <w:rFonts w:ascii="Times New Roman" w:hAnsi="Times New Roman" w:cs="Times New Roman"/>
                <w:noProof/>
                <w:sz w:val="20"/>
                <w:szCs w:val="20"/>
              </w:rPr>
              <w:t>(47)</w:t>
            </w:r>
            <w:r w:rsidRPr="005E553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17" w:type="pct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4F86D3BF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94" w:type="pct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0276288C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High risk</w:t>
            </w:r>
          </w:p>
        </w:tc>
        <w:tc>
          <w:tcPr>
            <w:tcW w:w="588" w:type="pct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09FE3464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88" w:type="pct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782C9647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54" w:type="pct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618E0A3B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621" w:type="pct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212B7272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2" w:type="pct"/>
            <w:tcBorders>
              <w:left w:val="nil"/>
              <w:right w:val="nil"/>
            </w:tcBorders>
            <w:shd w:val="clear" w:color="auto" w:fill="F2F2F2" w:themeFill="background1" w:themeFillShade="F2"/>
          </w:tcPr>
          <w:p w14:paraId="1AD2404E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</w:tr>
      <w:tr w:rsidR="006C09E0" w:rsidRPr="005E5539" w14:paraId="04526E5A" w14:textId="77777777" w:rsidTr="00E34496">
        <w:tc>
          <w:tcPr>
            <w:tcW w:w="5000" w:type="pct"/>
            <w:gridSpan w:val="8"/>
            <w:tcBorders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</w:tcPr>
          <w:p w14:paraId="1BC8E052" w14:textId="77777777" w:rsidR="006C09E0" w:rsidRPr="005E5539" w:rsidRDefault="006C09E0" w:rsidP="00E344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ebeverine</w:t>
            </w:r>
          </w:p>
        </w:tc>
      </w:tr>
      <w:tr w:rsidR="006C09E0" w:rsidRPr="005E5539" w14:paraId="28AAC52A" w14:textId="77777777" w:rsidTr="00470EA5">
        <w:tc>
          <w:tcPr>
            <w:tcW w:w="716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69602DE3" w14:textId="77777777" w:rsidR="006C09E0" w:rsidRPr="005E5539" w:rsidRDefault="006C09E0" w:rsidP="00E344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Kruis et al., 1986 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Kruis&lt;/Author&gt;&lt;Year&gt;1986&lt;/Year&gt;&lt;RecNum&gt;7598&lt;/RecNum&gt;&lt;IDText&gt;51315&lt;/IDText&gt;&lt;DisplayText&gt;(48)&lt;/DisplayText&gt;&lt;record&gt;&lt;rec-number&gt;7598&lt;/rec-number&gt;&lt;foreign-keys&gt;&lt;key app="EN" db-id="x9adtfdri22e96ervvgvds5a0vwfv90sdett" timestamp="1604092878" guid="9ec77377-d5c8-495f-a6ab-5d3ee01cfffa"&gt;7598&lt;/key&gt;&lt;key app="ENWeb" db-id=""&gt;0&lt;/key&gt;&lt;/foreign-keys&gt;&lt;ref-type name="Journal Article"&gt;17&lt;/ref-type&gt;&lt;contributors&gt;&lt;authors&gt;&lt;author&gt;Kruis, W&lt;/author&gt;&lt;author&gt;Weinzierl, M&lt;/author&gt;&lt;author&gt;Schüssler, P&lt;/author&gt;&lt;author&gt;Holl, J&lt;/author&gt;&lt;/authors&gt;&lt;/contributors&gt;&lt;titles&gt;&lt;title&gt;Comparison of the therapeutic effect of wheat bran, mebeverine and placebo in patients with the irritable bowel syndrome&lt;/title&gt;&lt;secondary-title&gt;Digestion&lt;/secondary-title&gt;&lt;/titles&gt;&lt;periodical&gt;&lt;full-title&gt;Digestion&lt;/full-title&gt;&lt;/periodical&gt;&lt;pages&gt;196-201&lt;/pages&gt;&lt;volume&gt;34&lt;/volume&gt;&lt;number&gt;3&lt;/number&gt;&lt;dates&gt;&lt;year&gt;1986&lt;/year&gt;&lt;/dates&gt;&lt;label&gt;51315&lt;/label&gt;&lt;urls&gt;&lt;/urls&gt;&lt;custom3&gt;BHC&lt;/custom3&gt;&lt;/record&gt;&lt;/Cite&gt;&lt;/EndNote&gt;</w:instrTex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5E5539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48)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17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29CD4A56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94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43A99C29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88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5CD89F58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88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7D65D39F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54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4674871A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621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7F6FD286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2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7FEC55F6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</w:tr>
      <w:tr w:rsidR="006C09E0" w:rsidRPr="005E5539" w14:paraId="797423C6" w14:textId="77777777" w:rsidTr="00470EA5">
        <w:tc>
          <w:tcPr>
            <w:tcW w:w="716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3A5AAD68" w14:textId="77777777" w:rsidR="006C09E0" w:rsidRPr="005E5539" w:rsidRDefault="006C09E0" w:rsidP="007F3B5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F3B56">
              <w:rPr>
                <w:rFonts w:ascii="Times New Roman" w:hAnsi="Times New Roman" w:cs="Times New Roman"/>
                <w:sz w:val="20"/>
                <w:szCs w:val="20"/>
              </w:rPr>
              <w:t xml:space="preserve">Everitt et al., 2013 </w:t>
            </w:r>
            <w:r w:rsidRPr="007F3B56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7F3B56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Everitt&lt;/Author&gt;&lt;Year&gt;2013&lt;/Year&gt;&lt;RecNum&gt;7345&lt;/RecNum&gt;&lt;IDText&gt;51431&lt;/IDText&gt;&lt;DisplayText&gt;(49)&lt;/DisplayText&gt;&lt;record&gt;&lt;rec-number&gt;7345&lt;/rec-number&gt;&lt;foreign-keys&gt;&lt;key app="EN" db-id="x9adtfdri22e96ervvgvds5a0vwfv90sdett" timestamp="1604092689" guid="46dcd2e2-0d5e-46ae-bef0-79af3eab871b"&gt;7345&lt;/key&gt;&lt;key app="ENWeb" db-id=""&gt;0&lt;/key&gt;&lt;/foreign-keys&gt;&lt;ref-type name="Journal Article"&gt;17&lt;/ref-type&gt;&lt;contributors&gt;&lt;authors&gt;&lt;author&gt;Everitt, H.&lt;/author&gt;&lt;author&gt;Moss-Morris, R.&lt;/author&gt;&lt;author&gt;Sibelli, A.&lt;/author&gt;&lt;author&gt;Tapp, L.&lt;/author&gt;&lt;author&gt;Coleman, N.&lt;/author&gt;&lt;author&gt;Yardley, L.&lt;/author&gt;&lt;author&gt;Smith, P.&lt;/author&gt;&lt;author&gt;Little, P.&lt;/author&gt;&lt;/authors&gt;&lt;/contributors&gt;&lt;titles&gt;&lt;title&gt;Management of irritable bowel syndrome in primary care: the results of an exploratory randomised controlled trial of mebeverine, methylcellulose, placebo and a self-management website&lt;/title&gt;&lt;secondary-title&gt;BMC Gastroenterol&lt;/secondary-title&gt;&lt;/titles&gt;&lt;periodical&gt;&lt;full-title&gt;BMC Gastroenterol&lt;/full-title&gt;&lt;/periodical&gt;&lt;pages&gt;68&lt;/pages&gt;&lt;volume&gt;13&lt;/volume&gt;&lt;dates&gt;&lt;year&gt;2013&lt;/year&gt;&lt;/dates&gt;&lt;label&gt;51431&lt;/label&gt;&lt;urls&gt;&lt;/urls&gt;&lt;/record&gt;&lt;/Cite&gt;&lt;/EndNote&gt;</w:instrText>
            </w:r>
            <w:r w:rsidRPr="007F3B56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7F3B56">
              <w:rPr>
                <w:rFonts w:ascii="Times New Roman" w:hAnsi="Times New Roman" w:cs="Times New Roman"/>
                <w:sz w:val="20"/>
                <w:szCs w:val="20"/>
              </w:rPr>
              <w:t>(49)</w:t>
            </w:r>
            <w:r w:rsidRPr="007F3B56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17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43BB3DC1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94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013D0031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1C3CFA92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6A65714E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54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50B8A081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621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55F24AE1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622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4B2F87A8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High risk</w:t>
            </w:r>
          </w:p>
        </w:tc>
      </w:tr>
      <w:tr w:rsidR="006C09E0" w:rsidRPr="005E5539" w14:paraId="074613E9" w14:textId="77777777" w:rsidTr="00E34496">
        <w:tc>
          <w:tcPr>
            <w:tcW w:w="5000" w:type="pct"/>
            <w:gridSpan w:val="8"/>
            <w:tcBorders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</w:tcPr>
          <w:p w14:paraId="778D6AC6" w14:textId="77777777" w:rsidR="006C09E0" w:rsidRPr="005E5539" w:rsidRDefault="006C09E0" w:rsidP="00E3449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Otilonium</w:t>
            </w:r>
          </w:p>
        </w:tc>
      </w:tr>
      <w:tr w:rsidR="006C09E0" w:rsidRPr="005E5539" w14:paraId="1F9B42A1" w14:textId="77777777" w:rsidTr="00470EA5">
        <w:tc>
          <w:tcPr>
            <w:tcW w:w="716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26768D5D" w14:textId="77777777" w:rsidR="006C09E0" w:rsidRPr="005E5539" w:rsidRDefault="006C09E0" w:rsidP="00E344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Baldi et al., 1991 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Baldi&lt;/Author&gt;&lt;Year&gt;1991&lt;/Year&gt;&lt;RecNum&gt;7364&lt;/RecNum&gt;&lt;IDText&gt;51483&lt;/IDText&gt;&lt;DisplayText&gt;(52)&lt;/DisplayText&gt;&lt;record&gt;&lt;rec-number&gt;7364&lt;/rec-number&gt;&lt;foreign-keys&gt;&lt;key app="EN" db-id="x9adtfdri22e96ervvgvds5a0vwfv90sdett" timestamp="1604092703" guid="dd43623c-cecc-4d46-bb30-096b24cb85b3"&gt;7364&lt;/key&gt;&lt;key app="ENWeb" db-id=""&gt;0&lt;/key&gt;&lt;/foreign-keys&gt;&lt;ref-type name="Journal Article"&gt;17&lt;/ref-type&gt;&lt;contributors&gt;&lt;authors&gt;&lt;author&gt;Baldi, F.&lt;/author&gt;&lt;author&gt;Longanesi, A.&lt;/author&gt;&lt;author&gt;Blasi, A.&lt;/author&gt;&lt;author&gt;Monello, S.&lt;/author&gt;&lt;author&gt;Cestari, R.&lt;/author&gt;&lt;author&gt;Missale, G.&lt;/author&gt;&lt;author&gt;Corazziari, E.&lt;/author&gt;&lt;author&gt;Badiali, G.&lt;/author&gt;&lt;author&gt;Pescatori, M.&lt;/author&gt;&lt;author&gt;Anastasio, G.&lt;/author&gt;&lt;author&gt;Marzio, L.&lt;/author&gt;&lt;author&gt;Di Felice, F.&lt;/author&gt;&lt;author&gt;Surrenti, C.&lt;/author&gt;&lt;author&gt;Salvadori, G.&lt;/author&gt;&lt;author&gt;Tittobello, A.&lt;/author&gt;&lt;author&gt;Passaretti, S.&lt;/author&gt;&lt;author&gt;Colonna, C. V.&lt;/author&gt;&lt;author&gt;Formica, N.&lt;/author&gt;&lt;/authors&gt;&lt;/contributors&gt;&lt;titles&gt;&lt;title&gt;Clinical and functional evaluation of the efficacy of otilonium bromide: a multicenter study in Italy&lt;/title&gt;&lt;secondary-title&gt;Ital J Gastroenterol&lt;/secondary-title&gt;&lt;/titles&gt;&lt;periodical&gt;&lt;full-title&gt;Ital J Gastroenterol&lt;/full-title&gt;&lt;/periodical&gt;&lt;pages&gt;60-63&lt;/pages&gt;&lt;volume&gt;23&lt;/volume&gt;&lt;num-vols&gt;1&lt;/num-vols&gt;&lt;dates&gt;&lt;year&gt;1991&lt;/year&gt;&lt;/dates&gt;&lt;label&gt;51483&lt;/label&gt;&lt;urls&gt;&lt;/urls&gt;&lt;custom3&gt;BHC&lt;/custom3&gt;&lt;/record&gt;&lt;/Cite&gt;&lt;/EndNote&gt;</w:instrTex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5E5539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52)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17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2D19F9B6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94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588D752F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88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45D58383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88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2B230099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54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78DAB669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1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7994C943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2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5BF9F790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</w:tr>
      <w:tr w:rsidR="006C09E0" w:rsidRPr="005E5539" w14:paraId="2E29265C" w14:textId="77777777" w:rsidTr="00470EA5">
        <w:tc>
          <w:tcPr>
            <w:tcW w:w="716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2257E2DF" w14:textId="77777777" w:rsidR="006C09E0" w:rsidRPr="005E5539" w:rsidRDefault="006C09E0" w:rsidP="00E344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Battaglia et al., 1998 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Battaglia&lt;/Author&gt;&lt;Year&gt;1998&lt;/Year&gt;&lt;RecNum&gt;7222&lt;/RecNum&gt;&lt;IDText&gt;51302&lt;/IDText&gt;&lt;DisplayText&gt;(53)&lt;/DisplayText&gt;&lt;record&gt;&lt;rec-number&gt;7222&lt;/rec-number&gt;&lt;foreign-keys&gt;&lt;key app="EN" db-id="x9adtfdri22e96ervvgvds5a0vwfv90sdett" timestamp="1604092588" guid="06195ed7-7cda-41cc-9dd0-436b063d570e"&gt;7222&lt;/key&gt;&lt;key app="ENWeb" db-id=""&gt;0&lt;/key&gt;&lt;/foreign-keys&gt;&lt;ref-type name="Journal Article"&gt;17&lt;/ref-type&gt;&lt;contributors&gt;&lt;authors&gt;&lt;author&gt;Battaglia, G.&lt;/author&gt;&lt;author&gt;Morselli-Labate, A. M.&lt;/author&gt;&lt;author&gt;Camarri, E.&lt;/author&gt;&lt;author&gt;Francavilla, A.&lt;/author&gt;&lt;author&gt;De Marcos, F.&lt;/author&gt;&lt;author&gt;Mastropaolo, G.&lt;/author&gt;&lt;author&gt;MNaccarato, R.&lt;/author&gt;&lt;/authors&gt;&lt;/contributors&gt;&lt;titles&gt;&lt;title&gt;Otilonium bromide in irritable bowel syndrome: a double-blind, placebo-controlled, 15-week study&lt;/title&gt;&lt;secondary-title&gt;Aliment Pharmacol Ther&lt;/secondary-title&gt;&lt;/titles&gt;&lt;periodical&gt;&lt;full-title&gt;Aliment Pharmacol Ther&lt;/full-title&gt;&lt;/periodical&gt;&lt;pages&gt;1003-1010&lt;/pages&gt;&lt;volume&gt;12&lt;/volume&gt;&lt;dates&gt;&lt;year&gt;1998&lt;/year&gt;&lt;/dates&gt;&lt;label&gt;51302&lt;/label&gt;&lt;urls&gt;&lt;/urls&gt;&lt;/record&gt;&lt;/Cite&gt;&lt;/EndNote&gt;</w:instrTex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5E5539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53)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17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20A74A53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94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4CDB064D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098DA200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198C8E4D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54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403BF192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621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56AF4076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2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1C48C137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</w:tr>
      <w:tr w:rsidR="006C09E0" w:rsidRPr="005E5539" w14:paraId="4B6AA776" w14:textId="77777777" w:rsidTr="00470EA5">
        <w:tc>
          <w:tcPr>
            <w:tcW w:w="716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7BB166EB" w14:textId="77777777" w:rsidR="006C09E0" w:rsidRPr="005E5539" w:rsidRDefault="006C09E0" w:rsidP="00E344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Clavé et al, 2011 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bGF2w6k8L0F1dGhvcj48WWVhcj4yMDExPC9ZZWFyPjxS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==
</w:fldData>
              </w:fldChar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bGF2w6k8L0F1dGhvcj48WWVhcj4yMDExPC9ZZWFyPjxS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==
</w:fldData>
              </w:fldChar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5E5539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54)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17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5FC63ADB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94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52CCDC91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18368DEE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7FEFA279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54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2738F2F2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621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4ECCF279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High risk</w:t>
            </w:r>
          </w:p>
        </w:tc>
        <w:tc>
          <w:tcPr>
            <w:tcW w:w="622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277EED84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High risk</w:t>
            </w:r>
          </w:p>
        </w:tc>
      </w:tr>
      <w:tr w:rsidR="006C09E0" w:rsidRPr="005E5539" w14:paraId="0E98FF25" w14:textId="77777777" w:rsidTr="00470EA5">
        <w:tc>
          <w:tcPr>
            <w:tcW w:w="716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55A730C8" w14:textId="77777777" w:rsidR="006C09E0" w:rsidRPr="005E5539" w:rsidRDefault="006C09E0" w:rsidP="00E344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lastRenderedPageBreak/>
              <w:t xml:space="preserve">Chmielewska-Wilkoń et al., 2014 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G1pZWxld3NrYS1XaWxrw7NuPC9BdXRob3I+PFllYXI+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==
</w:fldData>
              </w:fldChar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aG1pZWxld3NrYS1XaWxrw7NuPC9BdXRob3I+PFllYXI+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==
</w:fldData>
              </w:fldChar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5E5539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55)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17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0A075D79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94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5799A540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3C656E3A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1A428914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54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05918E39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1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3C09DEE6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2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61B8EE40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</w:tr>
      <w:tr w:rsidR="006C09E0" w:rsidRPr="005E5539" w14:paraId="51F1BFD6" w14:textId="77777777" w:rsidTr="00E34496">
        <w:tc>
          <w:tcPr>
            <w:tcW w:w="5000" w:type="pct"/>
            <w:gridSpan w:val="8"/>
            <w:tcBorders>
              <w:left w:val="nil"/>
              <w:right w:val="nil"/>
            </w:tcBorders>
            <w:shd w:val="clear" w:color="auto" w:fill="BFBFBF" w:themeFill="background1" w:themeFillShade="BF"/>
          </w:tcPr>
          <w:p w14:paraId="1E80E584" w14:textId="77777777" w:rsidR="006C09E0" w:rsidRPr="005E5539" w:rsidRDefault="006C09E0" w:rsidP="00E3449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inaverium</w:t>
            </w:r>
          </w:p>
        </w:tc>
      </w:tr>
      <w:tr w:rsidR="006C09E0" w:rsidRPr="005E5539" w14:paraId="47E57E4B" w14:textId="77777777" w:rsidTr="00470EA5">
        <w:tc>
          <w:tcPr>
            <w:tcW w:w="716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06CA1A93" w14:textId="77777777" w:rsidR="006C09E0" w:rsidRPr="005E5539" w:rsidRDefault="006C09E0" w:rsidP="00E344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Levy et al., 1977 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Levy&lt;/Author&gt;&lt;Year&gt;1977&lt;/Year&gt;&lt;RecNum&gt;7604&lt;/RecNum&gt;&lt;IDText&gt;51351&lt;/IDText&gt;&lt;DisplayText&gt;(56)&lt;/DisplayText&gt;&lt;record&gt;&lt;rec-number&gt;7604&lt;/rec-number&gt;&lt;foreign-keys&gt;&lt;key app="EN" db-id="x9adtfdri22e96ervvgvds5a0vwfv90sdett" timestamp="1604092884" guid="64fbc949-c4e9-4ce5-9a18-7ec49aeca74b"&gt;7604&lt;/key&gt;&lt;key app="ENWeb" db-id=""&gt;0&lt;/key&gt;&lt;/foreign-keys&gt;&lt;ref-type name="Journal Article"&gt;17&lt;/ref-type&gt;&lt;contributors&gt;&lt;authors&gt;&lt;author&gt;Levy, C.&lt;/author&gt;&lt;author&gt;Charbonnier, A.&lt;/author&gt;&lt;author&gt;Cachin, M.&lt;/author&gt;&lt;/authors&gt;&lt;/contributors&gt;&lt;titles&gt;&lt;title&gt;Pinaverium bromide and functional colonic disease (double-blind study) [Article in French]&lt;/title&gt;&lt;secondary-title&gt;Sem Hop Ther&lt;/secondary-title&gt;&lt;/titles&gt;&lt;periodical&gt;&lt;full-title&gt;Sem Hop Ther&lt;/full-title&gt;&lt;/periodical&gt;&lt;pages&gt;372-374&lt;/pages&gt;&lt;volume&gt;53&lt;/volume&gt;&lt;number&gt;7&lt;/number&gt;&lt;dates&gt;&lt;year&gt;1977&lt;/year&gt;&lt;/dates&gt;&lt;label&gt;51351&lt;/label&gt;&lt;urls&gt;&lt;/urls&gt;&lt;custom3&gt;BHC&lt;/custom3&gt;&lt;/record&gt;&lt;/Cite&gt;&lt;/EndNote&gt;</w:instrTex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>(56)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617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126A2563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94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0D291259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7BB18977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64F38FB7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54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6EDD587D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1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3C989AA9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2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45722AEC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</w:tr>
      <w:tr w:rsidR="006C09E0" w:rsidRPr="005E5539" w14:paraId="0C43FA25" w14:textId="77777777" w:rsidTr="00470EA5">
        <w:tc>
          <w:tcPr>
            <w:tcW w:w="716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4A2AE5ED" w14:textId="77777777" w:rsidR="006C09E0" w:rsidRPr="005E5539" w:rsidRDefault="006C09E0" w:rsidP="00E344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Delmont J, 1981 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Delmont&lt;/Author&gt;&lt;Year&gt;1981&lt;/Year&gt;&lt;RecNum&gt;7272&lt;/RecNum&gt;&lt;IDText&gt;51355&lt;/IDText&gt;&lt;DisplayText&gt;(57)&lt;/DisplayText&gt;&lt;record&gt;&lt;rec-number&gt;7272&lt;/rec-number&gt;&lt;foreign-keys&gt;&lt;key app="EN" db-id="x9adtfdri22e96ervvgvds5a0vwfv90sdett" timestamp="1604092628" guid="0cb8cb1d-039d-41eb-8fce-4385349f2885"&gt;7272&lt;/key&gt;&lt;key app="ENWeb" db-id=""&gt;0&lt;/key&gt;&lt;/foreign-keys&gt;&lt;ref-type name="Journal Article"&gt;17&lt;/ref-type&gt;&lt;contributors&gt;&lt;authors&gt;&lt;author&gt;Delmont, J.&lt;/author&gt;&lt;/authors&gt;&lt;/contributors&gt;&lt;titles&gt;&lt;title&gt;The value of adding an antispasmodic musculotropic agent in the treatment of painful constipation in functional colopathies with bran. Double-blind study [Article in French]&lt;/title&gt;&lt;secondary-title&gt;Med Chir Dig&lt;/secondary-title&gt;&lt;/titles&gt;&lt;periodical&gt;&lt;full-title&gt;Med Chir Dig&lt;/full-title&gt;&lt;/periodical&gt;&lt;pages&gt;365-70&lt;/pages&gt;&lt;volume&gt;10&lt;/volume&gt;&lt;number&gt;4&lt;/number&gt;&lt;dates&gt;&lt;year&gt;1981&lt;/year&gt;&lt;/dates&gt;&lt;label&gt;51355&lt;/label&gt;&lt;urls&gt;&lt;/urls&gt;&lt;custom3&gt;BHC&lt;/custom3&gt;&lt;/record&gt;&lt;/Cite&gt;&lt;/EndNote&gt;</w:instrTex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>(57)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617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6AC39767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94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6C94303E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0C0BB4F6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3829ED5A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54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3B836113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1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3A2FE567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2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5A806F8A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</w:tr>
      <w:tr w:rsidR="006C09E0" w:rsidRPr="005E5539" w14:paraId="6ADA8CB1" w14:textId="77777777" w:rsidTr="00470EA5">
        <w:tc>
          <w:tcPr>
            <w:tcW w:w="716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039B1886" w14:textId="77777777" w:rsidR="006C09E0" w:rsidRPr="005E5539" w:rsidRDefault="006C09E0" w:rsidP="00E344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Awad et al., 1995 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Awad&lt;/Author&gt;&lt;Year&gt;1995&lt;/Year&gt;&lt;RecNum&gt;7359&lt;/RecNum&gt;&lt;IDText&gt;51484&lt;/IDText&gt;&lt;DisplayText&gt;(58)&lt;/DisplayText&gt;&lt;record&gt;&lt;rec-number&gt;7359&lt;/rec-number&gt;&lt;foreign-keys&gt;&lt;key app="EN" db-id="x9adtfdri22e96ervvgvds5a0vwfv90sdett" timestamp="1604092698" guid="f1f8f5e7-93ce-4d60-a2de-9fd667f4fa85"&gt;7359&lt;/key&gt;&lt;key app="ENWeb" db-id=""&gt;0&lt;/key&gt;&lt;/foreign-keys&gt;&lt;ref-type name="Journal Article"&gt;17&lt;/ref-type&gt;&lt;contributors&gt;&lt;authors&gt;&lt;author&gt;Awad, R.&lt;/author&gt;&lt;author&gt;Dibildox, M.&lt;/author&gt;&lt;author&gt;Ortiz, F.&lt;/author&gt;&lt;/authors&gt;&lt;/contributors&gt;&lt;titles&gt;&lt;title&gt;Irritable bowel syndrome treatment using pinaverium bromide as a clacium channel blocker. A randomized double-blind placebo-controlled trial&lt;/title&gt;&lt;secondary-title&gt;Acta Gastroenterol Latinoam&lt;/secondary-title&gt;&lt;/titles&gt;&lt;periodical&gt;&lt;full-title&gt;Acta Gastroenterol Latinoam&lt;/full-title&gt;&lt;/periodical&gt;&lt;pages&gt;137-144&lt;/pages&gt;&lt;volume&gt;25&lt;/volume&gt;&lt;number&gt;3&lt;/number&gt;&lt;dates&gt;&lt;year&gt;1995&lt;/year&gt;&lt;/dates&gt;&lt;label&gt;51484&lt;/label&gt;&lt;urls&gt;&lt;/urls&gt;&lt;custom3&gt;BHC&lt;/custom3&gt;&lt;/record&gt;&lt;/Cite&gt;&lt;/EndNote&gt;</w:instrTex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>(58)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17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70088852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94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1262A21C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6CF1CA6F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12F0025B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54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1C97249E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621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6D6486C8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2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44938823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</w:tr>
      <w:tr w:rsidR="006C09E0" w:rsidRPr="005E5539" w14:paraId="451E18CA" w14:textId="77777777" w:rsidTr="00470EA5">
        <w:tc>
          <w:tcPr>
            <w:tcW w:w="716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5D54444E" w14:textId="77777777" w:rsidR="006C09E0" w:rsidRPr="005E5539" w:rsidRDefault="006C09E0" w:rsidP="00E344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Zheng et al., 2015 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VuZzwvQXV0aG9yPjxZZWFyPjIwMTU8L1llYXI+PFJl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</w:fldData>
              </w:fldChar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aaGVuZzwvQXV0aG9yPjxZZWFyPjIwMTU8L1llYXI+PFJl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</w:fldData>
              </w:fldChar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5E5539">
              <w:rPr>
                <w:rFonts w:ascii="Times New Roman" w:eastAsia="Times New Roman" w:hAnsi="Times New Roman" w:cs="Times New Roman"/>
                <w:noProof/>
                <w:sz w:val="20"/>
                <w:szCs w:val="20"/>
              </w:rPr>
              <w:t>(15)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17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04CD54A8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94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54356F39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20F8AE68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7F47974E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654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78848F22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621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1073F8AD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High risk</w:t>
            </w:r>
          </w:p>
        </w:tc>
        <w:tc>
          <w:tcPr>
            <w:tcW w:w="622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4C17B8EC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</w:tr>
      <w:tr w:rsidR="006C09E0" w:rsidRPr="005E5539" w14:paraId="237924AB" w14:textId="77777777" w:rsidTr="00470EA5">
        <w:tc>
          <w:tcPr>
            <w:tcW w:w="716" w:type="pct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</w:tcPr>
          <w:p w14:paraId="2EA9DC2B" w14:textId="77777777" w:rsidR="006C09E0" w:rsidRPr="005E5539" w:rsidRDefault="006C09E0" w:rsidP="00E34496">
            <w:pPr>
              <w:rPr>
                <w:sz w:val="20"/>
                <w:szCs w:val="20"/>
              </w:rPr>
            </w:pP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Schmulson et al, 2020 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tdWxzb248L0F1dGhvcj48WWVhcj4yMDIwPC9ZZWFy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</w:fldData>
              </w:fldChar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2htdWxzb248L0F1dGhvcj48WWVhcj4yMDIwPC9ZZWFy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</w:fldData>
              </w:fldChar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>(59)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617" w:type="pct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</w:tcPr>
          <w:p w14:paraId="45702ED8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94" w:type="pct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</w:tcPr>
          <w:p w14:paraId="7BC1EA68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</w:tcPr>
          <w:p w14:paraId="594AA518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</w:tcPr>
          <w:p w14:paraId="1FAC79BD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654" w:type="pct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</w:tcPr>
          <w:p w14:paraId="36C71057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621" w:type="pct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</w:tcPr>
          <w:p w14:paraId="0DCABACA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2" w:type="pct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</w:tcPr>
          <w:p w14:paraId="356CA16A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</w:tr>
      <w:tr w:rsidR="006C09E0" w:rsidRPr="005E5539" w14:paraId="51D61EEE" w14:textId="77777777" w:rsidTr="00E34496">
        <w:tc>
          <w:tcPr>
            <w:tcW w:w="5000" w:type="pct"/>
            <w:gridSpan w:val="8"/>
            <w:tcBorders>
              <w:left w:val="nil"/>
              <w:right w:val="nil"/>
            </w:tcBorders>
            <w:shd w:val="clear" w:color="auto" w:fill="BFBFBF" w:themeFill="background1" w:themeFillShade="BF"/>
          </w:tcPr>
          <w:p w14:paraId="798080B2" w14:textId="77777777" w:rsidR="006C09E0" w:rsidRPr="005E5539" w:rsidRDefault="006C09E0" w:rsidP="00E3449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E5539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Trimebutine</w:t>
            </w:r>
          </w:p>
        </w:tc>
      </w:tr>
      <w:tr w:rsidR="006C09E0" w:rsidRPr="005E5539" w14:paraId="5B0A6272" w14:textId="77777777" w:rsidTr="00470EA5">
        <w:tc>
          <w:tcPr>
            <w:tcW w:w="716" w:type="pct"/>
            <w:tcBorders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1E6D6A74" w14:textId="77777777" w:rsidR="006C09E0" w:rsidRPr="005E5539" w:rsidRDefault="006C09E0" w:rsidP="00E34496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Moshal et al., 1979 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Moshal&lt;/Author&gt;&lt;Year&gt;1979&lt;/Year&gt;&lt;RecNum&gt;7890&lt;/RecNum&gt;&lt;IDText&gt;58104&lt;/IDText&gt;&lt;DisplayText&gt;(60)&lt;/DisplayText&gt;&lt;record&gt;&lt;rec-number&gt;7890&lt;/rec-number&gt;&lt;foreign-keys&gt;&lt;key app="EN" db-id="x9adtfdri22e96ervvgvds5a0vwfv90sdett" timestamp="1604093113" guid="a6bc996e-4887-4c6e-b3fd-8bee134dbb7d"&gt;7890&lt;/key&gt;&lt;key app="ENWeb" db-id=""&gt;0&lt;/key&gt;&lt;/foreign-keys&gt;&lt;ref-type name="Journal Article"&gt;17&lt;/ref-type&gt;&lt;contributors&gt;&lt;authors&gt;&lt;author&gt;Moshal, M. G.&lt;/author&gt;&lt;author&gt;Herron, M.&lt;/author&gt;&lt;/authors&gt;&lt;/contributors&gt;&lt;titles&gt;&lt;title&gt;A clinical trial of trimebutine (Mebutin) in spastic colon&lt;/title&gt;&lt;secondary-title&gt;J Int Med Res&lt;/secondary-title&gt;&lt;/titles&gt;&lt;periodical&gt;&lt;full-title&gt;J Int Med Res&lt;/full-title&gt;&lt;/periodical&gt;&lt;pages&gt;231-244&lt;/pages&gt;&lt;volume&gt;7&lt;/volume&gt;&lt;number&gt;3&lt;/number&gt;&lt;edition&gt;1979/01/01&lt;/edition&gt;&lt;keywords&gt;&lt;keyword&gt;Adult&lt;/keyword&gt;&lt;keyword&gt;Benzoates/*therapeutic use&lt;/keyword&gt;&lt;keyword&gt;Colonic Diseases, Functional/*drug therapy&lt;/keyword&gt;&lt;keyword&gt;Double-Blind Method&lt;/keyword&gt;&lt;keyword&gt;Female&lt;/keyword&gt;&lt;keyword&gt;Gastrointestinal Motility/drug effects&lt;/keyword&gt;&lt;keyword&gt;Humans&lt;/keyword&gt;&lt;keyword&gt;Male&lt;/keyword&gt;&lt;keyword&gt;Placebos&lt;/keyword&gt;&lt;keyword&gt;Trimebutine/*therapeutic use&lt;/keyword&gt;&lt;/keywords&gt;&lt;dates&gt;&lt;year&gt;1979&lt;/year&gt;&lt;/dates&gt;&lt;isbn&gt;0300-0605 (Print)&amp;#xD;0300-0605 (Linking)&lt;/isbn&gt;&lt;accession-num&gt;456734&lt;/accession-num&gt;&lt;label&gt;58104&lt;/label&gt;&lt;urls&gt;&lt;related-urls&gt;&lt;url&gt;https://www.ncbi.nlm.nih.gov/pubmed/456734&lt;/url&gt;&lt;/related-urls&gt;&lt;/urls&gt;&lt;custom3&gt;BHC&lt;/custom3&gt;&lt;electronic-resource-num&gt;10.1177/030006057900700311&lt;/electronic-resource-num&gt;&lt;/record&gt;&lt;/Cite&gt;&lt;/EndNote&gt;</w:instrTex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>(60)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617" w:type="pct"/>
            <w:tcBorders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66999D62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94" w:type="pct"/>
            <w:tcBorders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2E37B01D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88" w:type="pct"/>
            <w:tcBorders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296C1783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88" w:type="pct"/>
            <w:tcBorders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32CEC14D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54" w:type="pct"/>
            <w:tcBorders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40DA701A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1" w:type="pct"/>
            <w:tcBorders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170B7A14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2" w:type="pct"/>
            <w:tcBorders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2E570292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</w:tr>
      <w:tr w:rsidR="006C09E0" w:rsidRPr="005E5539" w14:paraId="33C0A929" w14:textId="77777777" w:rsidTr="00470EA5">
        <w:tc>
          <w:tcPr>
            <w:tcW w:w="716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386F8D3A" w14:textId="77777777" w:rsidR="006C09E0" w:rsidRPr="005E5539" w:rsidRDefault="006C09E0" w:rsidP="00E34496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Fielding, 1980 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Fielding&lt;/Author&gt;&lt;Year&gt;1980&lt;/Year&gt;&lt;RecNum&gt;7225&lt;/RecNum&gt;&lt;IDText&gt;51300&lt;/IDText&gt;&lt;DisplayText&gt;(61)&lt;/DisplayText&gt;&lt;record&gt;&lt;rec-number&gt;7225&lt;/rec-number&gt;&lt;foreign-keys&gt;&lt;key app="EN" db-id="x9adtfdri22e96ervvgvds5a0vwfv90sdett" timestamp="1604092590" guid="7d5d684b-ff65-4583-b248-249ac3cd50bd"&gt;7225&lt;/key&gt;&lt;key app="ENWeb" db-id=""&gt;0&lt;/key&gt;&lt;/foreign-keys&gt;&lt;ref-type name="Journal Article"&gt;17&lt;/ref-type&gt;&lt;contributors&gt;&lt;authors&gt;&lt;author&gt;Fielding, J. F. &lt;/author&gt;&lt;/authors&gt;&lt;/contributors&gt;&lt;titles&gt;&lt;title&gt;Double blind trial of trimebutine in the irritable bowel syndrome&lt;/title&gt;&lt;secondary-title&gt;Ir Med J&lt;/secondary-title&gt;&lt;/titles&gt;&lt;periodical&gt;&lt;full-title&gt;Ir Med J&lt;/full-title&gt;&lt;/periodical&gt;&lt;pages&gt;377-379&lt;/pages&gt;&lt;volume&gt;73&lt;/volume&gt;&lt;number&gt;10&lt;/number&gt;&lt;dates&gt;&lt;year&gt;1980&lt;/year&gt;&lt;/dates&gt;&lt;label&gt;51300&lt;/label&gt;&lt;urls&gt;&lt;/urls&gt;&lt;/record&gt;&lt;/Cite&gt;&lt;/EndNote&gt;</w:instrTex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>(61)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617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2A89AD6F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94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7ECF3A1C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6EF54C9D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53891A65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54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4DC67C2B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621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5296518A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2" w:type="pct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6BC305C1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</w:tr>
      <w:tr w:rsidR="006C09E0" w:rsidRPr="005E5539" w14:paraId="53BFC99F" w14:textId="77777777" w:rsidTr="00470EA5">
        <w:tc>
          <w:tcPr>
            <w:tcW w:w="716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0126610A" w14:textId="77777777" w:rsidR="006C09E0" w:rsidRPr="005E5539" w:rsidRDefault="006C09E0" w:rsidP="00E34496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Ghidini, et al., 1986 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Ghidini&lt;/Author&gt;&lt;Year&gt;1986&lt;/Year&gt;&lt;RecNum&gt;7602&lt;/RecNum&gt;&lt;IDText&gt;51345&lt;/IDText&gt;&lt;DisplayText&gt;(62)&lt;/DisplayText&gt;&lt;record&gt;&lt;rec-number&gt;7602&lt;/rec-number&gt;&lt;foreign-keys&gt;&lt;key app="EN" db-id="x9adtfdri22e96ervvgvds5a0vwfv90sdett" timestamp="1604092882" guid="63df5bb4-3788-4751-8f46-ce55e6cda714"&gt;7602&lt;/key&gt;&lt;key app="ENWeb" db-id=""&gt;0&lt;/key&gt;&lt;/foreign-keys&gt;&lt;ref-type name="Journal Article"&gt;17&lt;/ref-type&gt;&lt;contributors&gt;&lt;authors&gt;&lt;author&gt;Ghidini, O.&lt;/author&gt;&lt;author&gt;Saponati, G.&lt;/author&gt;&lt;author&gt;Intrieri, L.&lt;/author&gt;&lt;/authors&gt;&lt;/contributors&gt;&lt;titles&gt;&lt;title&gt;Single drug treatment for irritable colon: rociverine versus trimebutine maleate&lt;/title&gt;&lt;secondary-title&gt;Curr Ther Res&lt;/secondary-title&gt;&lt;/titles&gt;&lt;periodical&gt;&lt;full-title&gt;Curr Ther Res&lt;/full-title&gt;&lt;/periodical&gt;&lt;pages&gt;541-548&lt;/pages&gt;&lt;volume&gt;39&lt;/volume&gt;&lt;number&gt;4&lt;/number&gt;&lt;dates&gt;&lt;year&gt;1986&lt;/year&gt;&lt;/dates&gt;&lt;label&gt;51345&lt;/label&gt;&lt;urls&gt;&lt;/urls&gt;&lt;custom3&gt;BHC&lt;/custom3&gt;&lt;/record&gt;&lt;/Cite&gt;&lt;/EndNote&gt;</w:instrTex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>(62)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617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386579A0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94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27F7C36C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6710D26F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88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0B65E21D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54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5EA03AB1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1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43F86F11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2" w:type="pct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2CC9C60E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</w:tr>
      <w:tr w:rsidR="006C09E0" w:rsidRPr="005E5539" w14:paraId="0ABB4910" w14:textId="77777777" w:rsidTr="00470EA5">
        <w:tc>
          <w:tcPr>
            <w:tcW w:w="716" w:type="pct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</w:tcPr>
          <w:p w14:paraId="7FA6BDFC" w14:textId="77777777" w:rsidR="006C09E0" w:rsidRPr="005E5539" w:rsidRDefault="006C09E0" w:rsidP="00E34496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Dumitraşcu Stănculete, 2006 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Dumitraşcu&lt;/Author&gt;&lt;Year&gt;2006&lt;/Year&gt;&lt;RecNum&gt;7457&lt;/RecNum&gt;&lt;IDText&gt;51543&lt;/IDText&gt;&lt;DisplayText&gt;(63)&lt;/DisplayText&gt;&lt;record&gt;&lt;rec-number&gt;7457&lt;/rec-number&gt;&lt;foreign-keys&gt;&lt;key app="EN" db-id="x9adtfdri22e96ervvgvds5a0vwfv90sdett" timestamp="1604092771" guid="6a083e9c-8174-4ffb-b0bd-7eca0f6acf7c"&gt;7457&lt;/key&gt;&lt;key app="ENWeb" db-id=""&gt;0&lt;/key&gt;&lt;/foreign-keys&gt;&lt;ref-type name="Journal Article"&gt;17&lt;/ref-type&gt;&lt;contributors&gt;&lt;authors&gt;&lt;author&gt;Dumitraşcu, D. L.&lt;/author&gt;&lt;author&gt;Stănculete, M. &lt;/author&gt;&lt;/authors&gt;&lt;/contributors&gt;&lt;titles&gt;&lt;title&gt;The effect of trimebutine on the psychosocial adjustment to illness in the irritable bowel syndrome&lt;/title&gt;&lt;secondary-title&gt;Rom J Intern Med&lt;/secondary-title&gt;&lt;/titles&gt;&lt;periodical&gt;&lt;full-title&gt;Rom J Intern Med&lt;/full-title&gt;&lt;/periodical&gt;&lt;pages&gt;273-280&lt;/pages&gt;&lt;volume&gt;44&lt;/volume&gt;&lt;number&gt;3&lt;/number&gt;&lt;dates&gt;&lt;year&gt;2006&lt;/year&gt;&lt;/dates&gt;&lt;label&gt;51543&lt;/label&gt;&lt;urls&gt;&lt;/urls&gt;&lt;custom3&gt;BHC&lt;/custom3&gt;&lt;/record&gt;&lt;/Cite&gt;&lt;/EndNote&gt;</w:instrTex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>(63)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617" w:type="pct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</w:tcPr>
          <w:p w14:paraId="3AD37BF6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94" w:type="pct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</w:tcPr>
          <w:p w14:paraId="5E475951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</w:tcPr>
          <w:p w14:paraId="723A672B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</w:tcPr>
          <w:p w14:paraId="4594C84B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54" w:type="pct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</w:tcPr>
          <w:p w14:paraId="77D4BFD5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1" w:type="pct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</w:tcPr>
          <w:p w14:paraId="37D03F5F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2" w:type="pct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</w:tcPr>
          <w:p w14:paraId="4B1BF60E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</w:tr>
      <w:tr w:rsidR="006C09E0" w:rsidRPr="005E5539" w14:paraId="5497A16F" w14:textId="77777777" w:rsidTr="00E34496">
        <w:tc>
          <w:tcPr>
            <w:tcW w:w="5000" w:type="pct"/>
            <w:gridSpan w:val="8"/>
            <w:tcBorders>
              <w:left w:val="nil"/>
              <w:right w:val="nil"/>
            </w:tcBorders>
            <w:shd w:val="clear" w:color="auto" w:fill="808080" w:themeFill="background1" w:themeFillShade="80"/>
          </w:tcPr>
          <w:p w14:paraId="4DEE9359" w14:textId="77777777" w:rsidR="006C09E0" w:rsidRPr="005E5539" w:rsidRDefault="006C09E0" w:rsidP="00E3449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tudies of non-IBS functional GI disorders</w:t>
            </w:r>
          </w:p>
        </w:tc>
      </w:tr>
      <w:tr w:rsidR="006C09E0" w:rsidRPr="005E5539" w14:paraId="54F86571" w14:textId="77777777" w:rsidTr="00E34496">
        <w:tc>
          <w:tcPr>
            <w:tcW w:w="5000" w:type="pct"/>
            <w:gridSpan w:val="8"/>
            <w:tcBorders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</w:tcPr>
          <w:p w14:paraId="581912F0" w14:textId="77777777" w:rsidR="006C09E0" w:rsidRPr="005E5539" w:rsidRDefault="006C09E0" w:rsidP="00E34496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5E5539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Hyoscine</w:t>
            </w:r>
          </w:p>
        </w:tc>
      </w:tr>
      <w:tr w:rsidR="006C09E0" w:rsidRPr="005E5539" w14:paraId="5756D50C" w14:textId="77777777" w:rsidTr="00470EA5">
        <w:tc>
          <w:tcPr>
            <w:tcW w:w="716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58587B3D" w14:textId="77777777" w:rsidR="006C09E0" w:rsidRPr="005E5539" w:rsidRDefault="006C09E0" w:rsidP="00E34496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Mueller-Lissner et al., 2006 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dWVsbGVyLUxpc3NuZXI8L0F1dGhvcj48WWVhcj4yMDA2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</w:fldData>
              </w:fldChar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dWVsbGVyLUxpc3NuZXI8L0F1dGhvcj48WWVhcj4yMDA2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</w:fldData>
              </w:fldChar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>(64)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617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557CAF2C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94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2B5906EC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88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116B60B5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88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5F69B27B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54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74F0F165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621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5A69B24A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2" w:type="pct"/>
            <w:tcBorders>
              <w:left w:val="nil"/>
              <w:bottom w:val="nil"/>
              <w:right w:val="nil"/>
            </w:tcBorders>
            <w:shd w:val="clear" w:color="auto" w:fill="D9D9D9" w:themeFill="background1" w:themeFillShade="D9"/>
          </w:tcPr>
          <w:p w14:paraId="23E9B1CD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</w:tr>
      <w:tr w:rsidR="006C09E0" w:rsidRPr="005E5539" w14:paraId="29322059" w14:textId="77777777" w:rsidTr="00470EA5">
        <w:tc>
          <w:tcPr>
            <w:tcW w:w="716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39380374" w14:textId="77777777" w:rsidR="006C09E0" w:rsidRPr="005E5539" w:rsidRDefault="006C09E0" w:rsidP="00E34496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Lacy et al., 2013 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YWN5PC9BdXRob3I+PFllYXI+MjAxMzwvWWVhcj48UmVj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</w:fldData>
              </w:fldChar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MYWN5PC9BdXRob3I+PFllYXI+MjAxMzwvWWVhcj48UmVj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</w:fldData>
              </w:fldChar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>(65)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617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34E947AB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94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746F2C61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68068D75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88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5E6DA408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54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2F3AC1A4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621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7C237848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2" w:type="pct"/>
            <w:tcBorders>
              <w:top w:val="nil"/>
              <w:left w:val="nil"/>
              <w:right w:val="nil"/>
            </w:tcBorders>
            <w:shd w:val="clear" w:color="auto" w:fill="F2F2F2" w:themeFill="background1" w:themeFillShade="F2"/>
          </w:tcPr>
          <w:p w14:paraId="77CA5BD6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</w:tr>
      <w:tr w:rsidR="006C09E0" w:rsidRPr="005E5539" w14:paraId="0CE0A5A1" w14:textId="77777777" w:rsidTr="00E34496">
        <w:tc>
          <w:tcPr>
            <w:tcW w:w="5000" w:type="pct"/>
            <w:gridSpan w:val="8"/>
            <w:tcBorders>
              <w:left w:val="nil"/>
              <w:right w:val="nil"/>
            </w:tcBorders>
            <w:shd w:val="clear" w:color="auto" w:fill="BFBFBF" w:themeFill="background1" w:themeFillShade="BF"/>
          </w:tcPr>
          <w:p w14:paraId="030FB6B3" w14:textId="77777777" w:rsidR="006C09E0" w:rsidRPr="005E5539" w:rsidRDefault="006C09E0" w:rsidP="00E34496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Trimebutine</w:t>
            </w:r>
          </w:p>
        </w:tc>
      </w:tr>
      <w:tr w:rsidR="006C09E0" w:rsidRPr="005E5539" w14:paraId="33B8C270" w14:textId="77777777" w:rsidTr="00470EA5">
        <w:tc>
          <w:tcPr>
            <w:tcW w:w="716" w:type="pct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213ED89A" w14:textId="77777777" w:rsidR="006C09E0" w:rsidRPr="005E5539" w:rsidRDefault="006C09E0" w:rsidP="00E34496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Walters et al., 1980 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begin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instrText xml:space="preserve"> ADDIN EN.CITE &lt;EndNote&gt;&lt;Cite&gt;&lt;Author&gt;Walters&lt;/Author&gt;&lt;Year&gt;1980&lt;/Year&gt;&lt;RecNum&gt;7818&lt;/RecNum&gt;&lt;IDText&gt;58131&lt;/IDText&gt;&lt;DisplayText&gt;(66)&lt;/DisplayText&gt;&lt;record&gt;&lt;rec-number&gt;7818&lt;/rec-number&gt;&lt;foreign-keys&gt;&lt;key app="EN" db-id="x9adtfdri22e96ervvgvds5a0vwfv90sdett" timestamp="1604093050" guid="455cfce2-f33d-40b6-9875-8f0ca7d6c9cb"&gt;7818&lt;/key&gt;&lt;key app="ENWeb" db-id=""&gt;0&lt;/key&gt;&lt;/foreign-keys&gt;&lt;ref-type name="Journal Article"&gt;17&lt;/ref-type&gt;&lt;contributors&gt;&lt;authors&gt;&lt;author&gt;Walters, J. M.&lt;/author&gt;&lt;author&gt;Crean, P.&lt;/author&gt;&lt;author&gt;McCarthy, C. F.&lt;/author&gt;&lt;/authors&gt;&lt;/contributors&gt;&lt;titles&gt;&lt;title&gt;Trimebutine, a new antispasmodic in the treatment of dyspepsia&lt;/title&gt;&lt;secondary-title&gt;Ir Med J&lt;/secondary-title&gt;&lt;/titles&gt;&lt;periodical&gt;&lt;full-title&gt;Ir Med J&lt;/full-title&gt;&lt;/periodical&gt;&lt;pages&gt;380-381&lt;/pages&gt;&lt;volume&gt;73&lt;/volume&gt;&lt;number&gt;10&lt;/number&gt;&lt;dates&gt;&lt;year&gt;1980&lt;/year&gt;&lt;/dates&gt;&lt;label&gt;58131&lt;/label&gt;&lt;urls&gt;&lt;/urls&gt;&lt;/record&gt;&lt;/Cite&gt;&lt;/EndNote&gt;</w:instrTex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separate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>(66)</w:t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fldChar w:fldCharType="end"/>
            </w:r>
            <w:r w:rsidRPr="005E5539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617" w:type="pct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03083E84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Low risk</w:t>
            </w:r>
          </w:p>
        </w:tc>
        <w:tc>
          <w:tcPr>
            <w:tcW w:w="594" w:type="pct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6E53097B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88" w:type="pct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029FACBD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588" w:type="pct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42B2709A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54" w:type="pct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5296A8A7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1" w:type="pct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78D0DDF0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  <w:tc>
          <w:tcPr>
            <w:tcW w:w="622" w:type="pct"/>
            <w:tcBorders>
              <w:left w:val="nil"/>
              <w:right w:val="nil"/>
            </w:tcBorders>
            <w:shd w:val="clear" w:color="auto" w:fill="D9D9D9" w:themeFill="background1" w:themeFillShade="D9"/>
          </w:tcPr>
          <w:p w14:paraId="7FDF4721" w14:textId="77777777" w:rsidR="006C09E0" w:rsidRPr="005E5539" w:rsidRDefault="006C09E0" w:rsidP="00E34496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E5539">
              <w:rPr>
                <w:rFonts w:ascii="Times New Roman" w:hAnsi="Times New Roman" w:cs="Times New Roman"/>
                <w:sz w:val="20"/>
                <w:szCs w:val="20"/>
              </w:rPr>
              <w:t>Unclear</w:t>
            </w:r>
          </w:p>
        </w:tc>
      </w:tr>
    </w:tbl>
    <w:p w14:paraId="5208097E" w14:textId="77777777" w:rsidR="006C09E0" w:rsidRPr="00003A5A" w:rsidRDefault="006C09E0" w:rsidP="006C09E0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5E5539">
        <w:rPr>
          <w:rFonts w:ascii="Times New Roman" w:hAnsi="Times New Roman" w:cs="Times New Roman"/>
          <w:sz w:val="20"/>
          <w:szCs w:val="20"/>
        </w:rPr>
        <w:t>GI, gastrointestinal; IBS, irritable bowel syndrome.</w:t>
      </w:r>
    </w:p>
    <w:p w14:paraId="19611991" w14:textId="77777777" w:rsidR="006C09E0" w:rsidRDefault="006C09E0" w:rsidP="006C09E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C947FE2" w14:textId="77777777" w:rsidR="0057131A" w:rsidRDefault="0057131A"/>
    <w:sectPr w:rsidR="0057131A" w:rsidSect="006C09E0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C09E0"/>
    <w:rsid w:val="00470EA5"/>
    <w:rsid w:val="0057131A"/>
    <w:rsid w:val="006C09E0"/>
    <w:rsid w:val="007F3B56"/>
    <w:rsid w:val="00FC5F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018256C"/>
  <w15:chartTrackingRefBased/>
  <w15:docId w15:val="{44ED0138-E3EC-4545-B9FE-701A825EA1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C09E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C09E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2</Pages>
  <Words>3643</Words>
  <Characters>20766</Characters>
  <Application>Microsoft Office Word</Application>
  <DocSecurity>0</DocSecurity>
  <Lines>173</Lines>
  <Paragraphs>48</Paragraphs>
  <ScaleCrop>false</ScaleCrop>
  <Company/>
  <LinksUpToDate>false</LinksUpToDate>
  <CharactersWithSpaces>243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le Campbell-Angah</dc:creator>
  <cp:keywords/>
  <dc:description/>
  <cp:lastModifiedBy>Mary Beth Moncrief</cp:lastModifiedBy>
  <cp:revision>3</cp:revision>
  <dcterms:created xsi:type="dcterms:W3CDTF">2021-01-26T21:46:00Z</dcterms:created>
  <dcterms:modified xsi:type="dcterms:W3CDTF">2021-01-27T20:49:00Z</dcterms:modified>
</cp:coreProperties>
</file>